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26A3D948"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1D10CD">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7777777"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8F1F70">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0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8F1F70">
        <w:rPr>
          <w:position w:val="-14"/>
        </w:rPr>
        <w:pict w14:anchorId="56AACEFC">
          <v:shape id="_x0000_i1026" type="#_x0000_t75" style="width:20.65pt;height:18.55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8F1F70">
        <w:rPr>
          <w:position w:val="-4"/>
        </w:rPr>
        <w:pict w14:anchorId="71D36AEB">
          <v:shape id="_x0000_i1027" type="#_x0000_t75" style="width:10pt;height:10pt">
            <v:imagedata r:id="rId13" o:title=""/>
          </v:shape>
        </w:pict>
      </w:r>
      <w:r w:rsidR="006F723F">
        <w:t>{</w:t>
      </w:r>
      <w:proofErr w:type="gramStart"/>
      <w:r w:rsidR="00377613">
        <w:t>1,…,</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8F1F70">
        <w:rPr>
          <w:position w:val="-4"/>
        </w:rPr>
        <w:pict w14:anchorId="56B99D40">
          <v:shape id="_x0000_i1028" type="#_x0000_t75" style="width:10pt;height:10pt">
            <v:imagedata r:id="rId14"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8F1F70">
        <w:rPr>
          <w:position w:val="-4"/>
        </w:rPr>
        <w:pict w14:anchorId="29D27F09">
          <v:shape id="_x0000_i1029" type="#_x0000_t75" style="width:10pt;height:10pt">
            <v:imagedata r:id="rId15"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8F1F70" w:rsidP="003B0750">
      <w:pPr>
        <w:spacing w:line="360" w:lineRule="auto"/>
      </w:pPr>
      <w:r>
        <w:rPr>
          <w:position w:val="-14"/>
        </w:rPr>
        <w:pict w14:anchorId="0B604D7F">
          <v:shape id="_x0000_i1030" type="#_x0000_t75" style="width:20.65pt;height:18.55pt">
            <v:imagedata r:id="rId16" o:title=""/>
          </v:shape>
        </w:pict>
      </w:r>
      <w:r w:rsidR="003B0750">
        <w:t>~</w:t>
      </w:r>
      <w:r w:rsidR="003B0750" w:rsidRPr="00BC595C">
        <w:rPr>
          <w:sz w:val="24"/>
          <w:szCs w:val="24"/>
        </w:rPr>
        <w:t>NB</w:t>
      </w:r>
      <w:r w:rsidR="007C5371">
        <w:rPr>
          <w:sz w:val="24"/>
          <w:szCs w:val="24"/>
        </w:rPr>
        <w:t xml:space="preserve"> </w:t>
      </w:r>
      <w:r w:rsidR="003B0750">
        <w:t xml:space="preserve">(mean = </w:t>
      </w:r>
      <w:r>
        <w:rPr>
          <w:position w:val="-14"/>
        </w:rPr>
        <w:pict w14:anchorId="0889B0B8">
          <v:shape id="_x0000_i1031" type="#_x0000_t75" style="width:22.1pt;height:18.55pt">
            <v:imagedata r:id="rId17" o:title=""/>
          </v:shape>
        </w:pict>
      </w:r>
      <w:r w:rsidR="003B0750">
        <w:t xml:space="preserve">, </w:t>
      </w:r>
      <w:proofErr w:type="spellStart"/>
      <w:r w:rsidR="003B0750">
        <w:t>var</w:t>
      </w:r>
      <w:proofErr w:type="spellEnd"/>
      <w:r w:rsidR="003B0750">
        <w:t>=</w:t>
      </w:r>
      <w:r>
        <w:rPr>
          <w:position w:val="-14"/>
        </w:rPr>
        <w:pict w14:anchorId="254D436F">
          <v:shape id="_x0000_i1032" type="#_x0000_t75" style="width:22.1pt;height:18.55pt">
            <v:imagedata r:id="rId18" o:title=""/>
          </v:shape>
        </w:pict>
      </w:r>
      <w:r w:rsidR="00BC595C">
        <w:t xml:space="preserve"> </w:t>
      </w:r>
      <w:proofErr w:type="gramStart"/>
      <w:r w:rsidR="003B0750">
        <w:t>(</w:t>
      </w:r>
      <w:r w:rsidR="00BC595C">
        <w:t xml:space="preserve"> </w:t>
      </w:r>
      <w:r w:rsidR="003B0750">
        <w:t>1</w:t>
      </w:r>
      <w:proofErr w:type="gramEnd"/>
      <w:r w:rsidR="00BC595C">
        <w:t xml:space="preserve"> </w:t>
      </w:r>
      <w:r w:rsidR="003B0750">
        <w:t>+</w:t>
      </w:r>
      <w:r w:rsidR="00BC595C">
        <w:t xml:space="preserve"> </w:t>
      </w:r>
      <w:r>
        <w:rPr>
          <w:position w:val="-14"/>
        </w:rPr>
        <w:pict w14:anchorId="2020C2D5">
          <v:shape id="_x0000_i1033" type="#_x0000_t75" style="width:22.1pt;height:18.55pt">
            <v:imagedata r:id="rId19" o:title=""/>
          </v:shape>
        </w:pict>
      </w:r>
      <w:r>
        <w:rPr>
          <w:position w:val="-14"/>
        </w:rPr>
        <w:pict w14:anchorId="23DF2020">
          <v:shape id="_x0000_i1034" type="#_x0000_t75" style="width:20.65pt;height:18.55pt">
            <v:imagedata r:id="rId20" o:title=""/>
          </v:shape>
        </w:pict>
      </w:r>
      <w:r w:rsidR="003B0750">
        <w:t>))</w:t>
      </w:r>
    </w:p>
    <w:p w14:paraId="38214CF7" w14:textId="3FEB1199" w:rsidR="00FD59B0" w:rsidRDefault="007C5371" w:rsidP="003B0750">
      <w:pPr>
        <w:spacing w:line="360" w:lineRule="auto"/>
      </w:pPr>
      <w:r>
        <w:t xml:space="preserve">Where, </w:t>
      </w:r>
      <w:r w:rsidR="008F1F70">
        <w:rPr>
          <w:position w:val="-14"/>
        </w:rPr>
        <w:pict w14:anchorId="41E02EB0">
          <v:shape id="_x0000_i1035" type="#_x0000_t75" style="width:20.65pt;height:18.55pt">
            <v:imagedata r:id="rId21" o:title=""/>
          </v:shape>
        </w:pict>
      </w:r>
      <w:r w:rsidR="00FD59B0">
        <w:t xml:space="preserve">is the </w:t>
      </w:r>
      <w:r w:rsidR="002966C2">
        <w:t xml:space="preserve">parameter measuring the </w:t>
      </w:r>
      <w:r w:rsidR="00FD59B0">
        <w:t xml:space="preserve">dispersion in the data and </w:t>
      </w:r>
      <w:r w:rsidR="008F1F70">
        <w:rPr>
          <w:position w:val="-14"/>
        </w:rPr>
        <w:pict w14:anchorId="506BDF37">
          <v:shape id="_x0000_i1036" type="#_x0000_t75" style="width:22.1pt;height:18.55pt">
            <v:imagedata r:id="rId22"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bookmarkStart w:id="0" w:name="_GoBack"/>
      <w:bookmarkEnd w:id="0"/>
      <w:r w:rsidR="00486F6F">
        <w:t xml:space="preserve">.  </w:t>
      </w:r>
      <w:r w:rsidR="00745790">
        <w:t xml:space="preserve">Thus, </w:t>
      </w:r>
      <w:r w:rsidR="008F1F70">
        <w:rPr>
          <w:position w:val="-14"/>
        </w:rPr>
        <w:pict w14:anchorId="555F338B">
          <v:shape id="_x0000_i1037" type="#_x0000_t75" style="width:20.65pt;height:18.55pt">
            <v:imagedata r:id="rId23" o:title=""/>
          </v:shape>
        </w:pict>
      </w:r>
      <w:r w:rsidR="00745790">
        <w:t xml:space="preserve">= </w:t>
      </w:r>
      <w:r w:rsidR="008F1F70">
        <w:rPr>
          <w:position w:val="-16"/>
        </w:rPr>
        <w:pict w14:anchorId="40495149">
          <v:shape id="_x0000_i1038" type="#_x0000_t75" style="width:16.4pt;height:19.95pt">
            <v:imagedata r:id="rId24" o:title=""/>
          </v:shape>
        </w:pict>
      </w:r>
      <w:r w:rsidR="00745790">
        <w:t xml:space="preserve">.  </w:t>
      </w:r>
      <w:r w:rsidR="00FD59B0">
        <w:t>Here,</w:t>
      </w:r>
    </w:p>
    <w:p w14:paraId="7092627D" w14:textId="77777777" w:rsidR="003B0750" w:rsidRDefault="008F1F70" w:rsidP="003B0750">
      <w:pPr>
        <w:spacing w:line="360" w:lineRule="auto"/>
      </w:pPr>
      <w:r>
        <w:rPr>
          <w:position w:val="-62"/>
        </w:rPr>
        <w:lastRenderedPageBreak/>
        <w:pict w14:anchorId="57C025AD">
          <v:shape id="_x0000_i1039" type="#_x0000_t75" style="width:136.15pt;height:52.05pt">
            <v:imagedata r:id="rId25" o:title=""/>
          </v:shape>
        </w:pict>
      </w:r>
    </w:p>
    <w:p w14:paraId="3AD94F8B" w14:textId="77777777" w:rsidR="00A75A21" w:rsidRDefault="008216FE" w:rsidP="003B0750">
      <w:pPr>
        <w:spacing w:line="360" w:lineRule="auto"/>
      </w:pPr>
      <w:proofErr w:type="gramStart"/>
      <w:r>
        <w:t>w</w:t>
      </w:r>
      <w:r w:rsidR="00A75A21">
        <w:t>here</w:t>
      </w:r>
      <w:proofErr w:type="gramEnd"/>
      <w:r>
        <w:t>,</w:t>
      </w:r>
      <w:r w:rsidR="00A75A21">
        <w:t xml:space="preserve"> </w:t>
      </w:r>
      <w:r w:rsidR="008F1F70">
        <w:rPr>
          <w:position w:val="-14"/>
        </w:rPr>
        <w:pict w14:anchorId="0172349E">
          <v:shape id="_x0000_i1040" type="#_x0000_t75" style="width:22.8pt;height:18.55pt">
            <v:imagedata r:id="rId26"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8F1F70">
        <w:rPr>
          <w:position w:val="-14"/>
        </w:rPr>
        <w:pict w14:anchorId="155951EA">
          <v:shape id="_x0000_i1041" type="#_x0000_t75" style="width:22.8pt;height:18.55pt">
            <v:imagedata r:id="rId27" o:title=""/>
          </v:shape>
        </w:pict>
      </w:r>
      <w:r w:rsidR="00A75A21">
        <w:t xml:space="preserve"> = 10</w:t>
      </w:r>
      <w:r w:rsidR="00A75A21" w:rsidRPr="00454182">
        <w:rPr>
          <w:vertAlign w:val="superscript"/>
        </w:rPr>
        <w:t>7</w:t>
      </w:r>
      <w:r w:rsidR="008F1F70">
        <w:rPr>
          <w:position w:val="-14"/>
        </w:rPr>
        <w:pict w14:anchorId="1EA8408C">
          <v:shape id="_x0000_i1042" type="#_x0000_t75" style="width:19.95pt;height:18.55pt">
            <v:imagedata r:id="rId28" o:title=""/>
          </v:shape>
        </w:pict>
      </w:r>
      <w:r w:rsidR="00A75A21">
        <w:t xml:space="preserve">for </w:t>
      </w:r>
      <w:r w:rsidR="008F1F70">
        <w:rPr>
          <w:position w:val="-14"/>
        </w:rPr>
        <w:pict w14:anchorId="37C1053A">
          <v:shape id="_x0000_i1043" type="#_x0000_t75" style="width:19.95pt;height:18.55pt">
            <v:imagedata r:id="rId29" o:title=""/>
          </v:shape>
        </w:pict>
      </w:r>
      <w:r w:rsidR="00A75A21">
        <w:t>~</w:t>
      </w:r>
      <w:proofErr w:type="spellStart"/>
      <w:proofErr w:type="gramStart"/>
      <w:r w:rsidR="00A75A21">
        <w:t>Unif</w:t>
      </w:r>
      <w:proofErr w:type="spellEnd"/>
      <w:r w:rsidR="00A75A21">
        <w:t>[</w:t>
      </w:r>
      <w:proofErr w:type="gramEnd"/>
      <w:r w:rsidR="00A75A21">
        <w:t xml:space="preserve">0.7,1.4].  </w:t>
      </w:r>
      <w:r w:rsidR="001B266B">
        <w:t xml:space="preserve">The </w:t>
      </w:r>
      <w:r w:rsidR="002D1454">
        <w:t xml:space="preserve">estimation of the sample mean </w:t>
      </w:r>
      <w:r w:rsidR="008F1F70">
        <w:rPr>
          <w:position w:val="-14"/>
        </w:rPr>
        <w:pict w14:anchorId="02F25369">
          <v:shape id="_x0000_i1044" type="#_x0000_t75" style="width:20.65pt;height:18.55pt">
            <v:imagedata r:id="rId30" o:title=""/>
          </v:shape>
        </w:pict>
      </w:r>
      <w:r w:rsidR="002D1454">
        <w:t xml:space="preserve">and </w:t>
      </w:r>
      <w:r w:rsidR="008F1F70">
        <w:rPr>
          <w:position w:val="-12"/>
        </w:rPr>
        <w:pict w14:anchorId="257689F6">
          <v:shape id="_x0000_i1045" type="#_x0000_t75" style="width:10.7pt;height:18.55pt">
            <v:imagedata r:id="rId31"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8F1F70">
        <w:rPr>
          <w:position w:val="-14"/>
        </w:rPr>
        <w:pict w14:anchorId="4F97594B">
          <v:shape id="_x0000_i1046" type="#_x0000_t75" style="width:64.15pt;height:20.65pt">
            <v:imagedata r:id="rId32"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8F1F70">
        <w:rPr>
          <w:position w:val="-14"/>
        </w:rPr>
        <w:pict w14:anchorId="7C496231">
          <v:shape id="_x0000_i1047" type="#_x0000_t75" style="width:126.9pt;height:19.95pt">
            <v:imagedata r:id="rId33" o:title=""/>
          </v:shape>
        </w:pict>
      </w:r>
      <w:r w:rsidR="001754BF">
        <w:t xml:space="preserve"> </w:t>
      </w:r>
      <w:r w:rsidR="00184BA3">
        <w:t xml:space="preserve">and </w:t>
      </w:r>
    </w:p>
    <w:p w14:paraId="3DCD6455" w14:textId="77777777" w:rsidR="00201DE6" w:rsidRDefault="008F1F70" w:rsidP="003B0750">
      <w:pPr>
        <w:spacing w:line="360" w:lineRule="auto"/>
      </w:pPr>
      <w:r>
        <w:rPr>
          <w:position w:val="-52"/>
        </w:rPr>
        <w:pict w14:anchorId="2648EABD">
          <v:shape id="_x0000_i1048" type="#_x0000_t75" style="width:132.6pt;height:57.75pt">
            <v:imagedata r:id="rId34" o:title=""/>
          </v:shape>
        </w:pict>
      </w:r>
      <w:r w:rsidR="00884DDA">
        <w:t>.</w:t>
      </w:r>
    </w:p>
    <w:p w14:paraId="0B8EECBF" w14:textId="77777777" w:rsidR="003B0750" w:rsidRDefault="00852FB9" w:rsidP="003B0750">
      <w:pPr>
        <w:spacing w:line="360" w:lineRule="auto"/>
      </w:pPr>
      <w:r>
        <w:t xml:space="preserve">The parameter </w:t>
      </w:r>
      <w:r w:rsidR="008F1F70">
        <w:rPr>
          <w:position w:val="-14"/>
        </w:rPr>
        <w:pict w14:anchorId="56620EBB">
          <v:shape id="_x0000_i1049" type="#_x0000_t75" style="width:18.55pt;height:19.95pt">
            <v:imagedata r:id="rId35"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8F1F70">
        <w:rPr>
          <w:position w:val="-10"/>
        </w:rPr>
        <w:pict w14:anchorId="0ADBED02">
          <v:shape id="_x0000_i1050" type="#_x0000_t75" style="width:42.75pt;height:18.55pt">
            <v:imagedata r:id="rId36" o:title=""/>
          </v:shape>
        </w:pict>
      </w:r>
      <w:r w:rsidR="00844956">
        <w:t xml:space="preserve"> denote the s</w:t>
      </w:r>
      <w:r w:rsidR="00533FB7">
        <w:t xml:space="preserve">et of genes that are up-regulated and </w:t>
      </w:r>
      <w:r w:rsidR="008F1F70">
        <w:rPr>
          <w:position w:val="-10"/>
        </w:rPr>
        <w:pict w14:anchorId="32202DBC">
          <v:shape id="_x0000_i1051" type="#_x0000_t75" style="width:51.35pt;height:18.55pt">
            <v:imagedata r:id="rId37"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7777777"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8F1F70" w:rsidP="00066658">
      <w:pPr>
        <w:spacing w:line="360" w:lineRule="auto"/>
        <w:rPr>
          <w:lang w:val="en-GB"/>
        </w:rPr>
      </w:pPr>
      <w:r>
        <w:rPr>
          <w:position w:val="-34"/>
          <w:lang w:val="en-GB"/>
        </w:rPr>
        <w:pict w14:anchorId="17874E21">
          <v:shape id="_x0000_i1052" type="#_x0000_t75" style="width:129.75pt;height:38.5pt">
            <v:imagedata r:id="rId38"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8F1F70" w:rsidP="00066658">
      <w:pPr>
        <w:spacing w:line="360" w:lineRule="auto"/>
        <w:rPr>
          <w:lang w:val="en-GB"/>
        </w:rPr>
      </w:pPr>
      <w:r>
        <w:rPr>
          <w:position w:val="-72"/>
          <w:lang w:val="en-GB"/>
        </w:rPr>
        <w:pict w14:anchorId="3CCD10BF">
          <v:shape id="_x0000_i1053" type="#_x0000_t75" style="width:371.4pt;height:77.7pt">
            <v:imagedata r:id="rId39"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8F1F70" w:rsidP="00C35873">
      <w:pPr>
        <w:spacing w:line="360" w:lineRule="auto"/>
        <w:rPr>
          <w:lang w:val="en-GB"/>
        </w:rPr>
      </w:pPr>
      <w:r>
        <w:rPr>
          <w:position w:val="-24"/>
          <w:lang w:val="en-GB"/>
        </w:rPr>
        <w:pict w14:anchorId="2208312D">
          <v:shape id="_x0000_i1054" type="#_x0000_t75" style="width:89.1pt;height:49.9pt">
            <v:imagedata r:id="rId40" o:title=""/>
          </v:shape>
        </w:pict>
      </w:r>
      <w:proofErr w:type="gramStart"/>
      <w:r w:rsidR="0049530B">
        <w:rPr>
          <w:lang w:val="en-GB"/>
        </w:rPr>
        <w:t xml:space="preserve">,        </w:t>
      </w:r>
      <w:proofErr w:type="gramEnd"/>
      <w:r>
        <w:rPr>
          <w:position w:val="-24"/>
          <w:lang w:val="en-GB"/>
        </w:rPr>
        <w:pict w14:anchorId="2F535142">
          <v:shape id="_x0000_i1055" type="#_x0000_t75" style="width:91.95pt;height:49.9pt">
            <v:imagedata r:id="rId41"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8F1F70" w:rsidP="00C35873">
      <w:pPr>
        <w:spacing w:line="360" w:lineRule="auto"/>
        <w:rPr>
          <w:lang w:val="en-GB"/>
        </w:rPr>
      </w:pPr>
      <w:r>
        <w:rPr>
          <w:position w:val="-72"/>
          <w:lang w:val="en-GB"/>
        </w:rPr>
        <w:lastRenderedPageBreak/>
        <w:pict w14:anchorId="2A611683">
          <v:shape id="_x0000_i1056" type="#_x0000_t75" style="width:332.2pt;height:77.7pt">
            <v:imagedata r:id="rId42" o:title=""/>
          </v:shape>
        </w:pict>
      </w:r>
      <w:r w:rsidR="004E1372">
        <w:rPr>
          <w:lang w:val="en-GB"/>
        </w:rPr>
        <w:t>,</w:t>
      </w:r>
    </w:p>
    <w:p w14:paraId="323EC442" w14:textId="77777777" w:rsidR="006E6AA4" w:rsidRDefault="008F1F70" w:rsidP="00C35873">
      <w:pPr>
        <w:spacing w:line="360" w:lineRule="auto"/>
        <w:rPr>
          <w:lang w:val="en-GB"/>
        </w:rPr>
      </w:pPr>
      <w:r>
        <w:rPr>
          <w:position w:val="-72"/>
          <w:lang w:val="en-GB"/>
        </w:rPr>
        <w:pict w14:anchorId="69A968A5">
          <v:shape id="_x0000_i1057" type="#_x0000_t75" style="width:339.35pt;height:77.7pt">
            <v:imagedata r:id="rId43" o:title=""/>
          </v:shape>
        </w:pict>
      </w:r>
      <w:r w:rsidR="00B25935">
        <w:rPr>
          <w:lang w:val="en-GB"/>
        </w:rPr>
        <w:t>,</w:t>
      </w:r>
    </w:p>
    <w:p w14:paraId="2CFBE860" w14:textId="77777777" w:rsidR="00710462" w:rsidRDefault="008F1F70" w:rsidP="00C35873">
      <w:pPr>
        <w:spacing w:line="360" w:lineRule="auto"/>
        <w:rPr>
          <w:lang w:val="en-GB"/>
        </w:rPr>
      </w:pPr>
      <w:r>
        <w:rPr>
          <w:position w:val="-64"/>
          <w:lang w:val="en-GB"/>
        </w:rPr>
        <w:pict w14:anchorId="23205F9B">
          <v:shape id="_x0000_i1058" type="#_x0000_t75" style="width:424.85pt;height:70.55pt">
            <v:imagedata r:id="rId44"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8F1F70">
        <w:rPr>
          <w:position w:val="-14"/>
        </w:rPr>
        <w:pict w14:anchorId="2C0072BC">
          <v:shape id="_x0000_i1059" type="#_x0000_t75" style="width:25.65pt;height:18.55pt">
            <v:imagedata r:id="rId45" o:title=""/>
          </v:shape>
        </w:pict>
      </w:r>
      <w:r w:rsidR="00CB165C">
        <w:rPr>
          <w:lang w:val="en-GB"/>
        </w:rPr>
        <w:t xml:space="preserve">= 0 when two profiles are totally difference and </w:t>
      </w:r>
      <w:r w:rsidR="008F1F70">
        <w:rPr>
          <w:position w:val="-14"/>
        </w:rPr>
        <w:pict w14:anchorId="283E5D55">
          <v:shape id="_x0000_i1060" type="#_x0000_t75" style="width:25.65pt;height:18.55pt">
            <v:imagedata r:id="rId46"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77777777"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8F1F70" w:rsidP="00093C99">
      <w:pPr>
        <w:spacing w:line="360" w:lineRule="auto"/>
      </w:pPr>
      <w:r>
        <w:rPr>
          <w:position w:val="-52"/>
        </w:rPr>
        <w:pict w14:anchorId="7B8F40D8">
          <v:shape id="_x0000_i1061" type="#_x0000_t75" style="width:226pt;height:58.45pt">
            <v:imagedata r:id="rId47" o:title=""/>
          </v:shape>
        </w:pict>
      </w:r>
    </w:p>
    <w:p w14:paraId="52E96148" w14:textId="77777777"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8F1F70">
        <w:rPr>
          <w:position w:val="-14"/>
        </w:rPr>
        <w:pict w14:anchorId="41B79CCC">
          <v:shape id="_x0000_i1062" type="#_x0000_t75" style="width:16.4pt;height:20.65pt">
            <v:imagedata r:id="rId48"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8F1F70">
        <w:rPr>
          <w:position w:val="-14"/>
        </w:rPr>
        <w:pict w14:anchorId="3C07218A">
          <v:shape id="_x0000_i1063" type="#_x0000_t75" style="width:16.4pt;height:20.65pt">
            <v:imagedata r:id="rId49"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8F1F70">
        <w:rPr>
          <w:position w:val="-14"/>
        </w:rPr>
        <w:pict w14:anchorId="789E8664">
          <v:shape id="_x0000_i1064" type="#_x0000_t75" style="width:16.4pt;height:20.65pt">
            <v:imagedata r:id="rId50" o:title=""/>
          </v:shape>
        </w:pict>
      </w:r>
      <w:r w:rsidR="006702B8">
        <w:t xml:space="preserve">.  </w:t>
      </w:r>
      <w:r w:rsidR="00220397">
        <w:t>Hence,</w:t>
      </w:r>
    </w:p>
    <w:p w14:paraId="5E45E231" w14:textId="77777777" w:rsidR="00220397" w:rsidRDefault="008F1F70" w:rsidP="00093C99">
      <w:pPr>
        <w:spacing w:line="360" w:lineRule="auto"/>
      </w:pPr>
      <w:r>
        <w:rPr>
          <w:position w:val="-34"/>
        </w:rPr>
        <w:pict w14:anchorId="7496B3AB">
          <v:shape id="_x0000_i1065" type="#_x0000_t75" style="width:186.05pt;height:39.9pt">
            <v:imagedata r:id="rId51"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8F1F70">
        <w:rPr>
          <w:position w:val="-10"/>
        </w:rPr>
        <w:pict w14:anchorId="5477A560">
          <v:shape id="_x0000_i1066" type="#_x0000_t75" style="width:10pt;height:15.7pt">
            <v:imagedata r:id="rId52"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8F1F70">
        <w:rPr>
          <w:position w:val="-10"/>
        </w:rPr>
        <w:pict w14:anchorId="0D103044">
          <v:shape id="_x0000_i1067" type="#_x0000_t75" style="width:10pt;height:16.4pt">
            <v:imagedata r:id="rId53"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8F1F70">
        <w:rPr>
          <w:position w:val="-10"/>
        </w:rPr>
        <w:pict w14:anchorId="411852C1">
          <v:shape id="_x0000_i1068" type="#_x0000_t75" style="width:10pt;height:16.4pt">
            <v:imagedata r:id="rId54"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8F1F70">
        <w:rPr>
          <w:position w:val="-10"/>
        </w:rPr>
        <w:pict w14:anchorId="5D2B9CD7">
          <v:shape id="_x0000_i1069" type="#_x0000_t75" style="width:10pt;height:16.4pt">
            <v:imagedata r:id="rId55"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8F1F70">
        <w:rPr>
          <w:position w:val="-14"/>
        </w:rPr>
        <w:pict w14:anchorId="6D2CBF11">
          <v:shape id="_x0000_i1070" type="#_x0000_t75" style="width:27.1pt;height:19.25pt">
            <v:imagedata r:id="rId56" o:title=""/>
          </v:shape>
        </w:pict>
      </w:r>
      <w:r w:rsidR="00E1021C">
        <w:t xml:space="preserve"> and </w:t>
      </w:r>
      <w:r w:rsidR="000740C5">
        <w:t>dispersion estimated as</w:t>
      </w:r>
    </w:p>
    <w:p w14:paraId="6043DBD3" w14:textId="77777777" w:rsidR="00D879D0" w:rsidRDefault="008F1F70" w:rsidP="0057497C">
      <w:pPr>
        <w:spacing w:line="360" w:lineRule="auto"/>
      </w:pPr>
      <w:r>
        <w:rPr>
          <w:position w:val="-32"/>
        </w:rPr>
        <w:pict w14:anchorId="68AADCA5">
          <v:shape id="_x0000_i1071" type="#_x0000_t75" style="width:116.2pt;height:39.2pt">
            <v:imagedata r:id="rId57"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8F1F70">
        <w:rPr>
          <w:position w:val="-14"/>
        </w:rPr>
        <w:pict w14:anchorId="7DDF8E50">
          <v:shape id="_x0000_i1072" type="#_x0000_t75" style="width:16.4pt;height:19.25pt">
            <v:imagedata r:id="rId58"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8F1F70" w:rsidP="0057497C">
      <w:pPr>
        <w:spacing w:line="360" w:lineRule="auto"/>
      </w:pPr>
      <w:r>
        <w:rPr>
          <w:position w:val="-14"/>
        </w:rPr>
        <w:pict w14:anchorId="0463943E">
          <v:shape id="_x0000_i1073" type="#_x0000_t75" style="width:92.65pt;height:18.55pt">
            <v:imagedata r:id="rId59"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8F1F70">
        <w:rPr>
          <w:position w:val="-14"/>
        </w:rPr>
        <w:pict w14:anchorId="7B3AC7B1">
          <v:shape id="_x0000_i1074" type="#_x0000_t75" style="width:25.65pt;height:18.55pt">
            <v:imagedata r:id="rId60"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8F1F70" w:rsidP="003A58EE">
      <w:pPr>
        <w:spacing w:line="360" w:lineRule="auto"/>
      </w:pPr>
      <w:r>
        <w:pict w14:anchorId="190BC1D9">
          <v:shape id="_x0000_s1042" type="#_x0000_t75" style="position:absolute;margin-left:135pt;margin-top:-8.85pt;width:216.2pt;height:75.25pt;z-index:251659264">
            <v:imagedata r:id="rId61"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8F1F70">
        <w:rPr>
          <w:position w:val="-14"/>
        </w:rPr>
        <w:pict w14:anchorId="73184EB6">
          <v:shape id="_x0000_i1075" type="#_x0000_t75" style="width:25.65pt;height:18.55pt">
            <v:imagedata r:id="rId62"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5164A5E0" w:rsidR="009504E9" w:rsidRPr="004E1404" w:rsidRDefault="004E1404" w:rsidP="003A58EE">
      <w:pPr>
        <w:spacing w:line="360" w:lineRule="auto"/>
      </w:pPr>
      <w:r>
        <w:t xml:space="preserve">To assess the significance for a pattern extracted in the research, we adopted an empirical bootstrapping 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77777777" w:rsidR="00713517" w:rsidRDefault="00713517" w:rsidP="00713517">
      <w:pPr>
        <w:pStyle w:val="ListParagraph"/>
        <w:spacing w:after="0" w:line="240" w:lineRule="auto"/>
        <w:ind w:firstLine="720"/>
      </w:pPr>
      <w:r w:rsidRPr="00713517">
        <w:t>Categorize profiles and assign to in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48D7EECF" w14:textId="77777777" w:rsidR="00074E3C" w:rsidRPr="000016D8" w:rsidRDefault="00074E3C" w:rsidP="00093C99">
      <w:pPr>
        <w:spacing w:line="360" w:lineRule="auto"/>
        <w:rPr>
          <w:b/>
        </w:rPr>
      </w:pPr>
      <w:r w:rsidRPr="000016D8">
        <w:rPr>
          <w:b/>
        </w:rPr>
        <w:t>Results</w:t>
      </w:r>
    </w:p>
    <w:p w14:paraId="1EF14561" w14:textId="2AA70115" w:rsidR="00B45EC3" w:rsidRDefault="00B45EC3" w:rsidP="00B45EC3">
      <w:pPr>
        <w:spacing w:line="360" w:lineRule="auto"/>
        <w:rPr>
          <w:b/>
        </w:rPr>
      </w:pPr>
      <w:r>
        <w:rPr>
          <w:b/>
        </w:rPr>
        <w:t>A co-expressed profile pattern ext</w:t>
      </w:r>
      <w:r w:rsidR="004B4CB8">
        <w:rPr>
          <w:b/>
        </w:rPr>
        <w:t>raction platform is established</w:t>
      </w:r>
    </w:p>
    <w:p w14:paraId="6015BF8A" w14:textId="6CEFEB51" w:rsidR="006F4FD1" w:rsidRDefault="0046675B" w:rsidP="00B45EC3">
      <w:pPr>
        <w:spacing w:line="360" w:lineRule="auto"/>
        <w:rPr>
          <w:b/>
        </w:rPr>
      </w:pPr>
      <w:r>
        <w:t>In contrast to</w:t>
      </w:r>
      <w:r w:rsidR="006F4FD1">
        <w:t xml:space="preserve">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 supported by a group of co-expressed genes could serve as a key signature of the responses to outside exposures.</w:t>
      </w:r>
      <w:r w:rsidR="005B07FC">
        <w:t xml:space="preserve"> As shown in table 1</w:t>
      </w:r>
      <w:r w:rsidR="006D4C57">
        <w:t>, our newly proposed EPIG-</w:t>
      </w:r>
      <w:proofErr w:type="spellStart"/>
      <w:r w:rsidR="006D4C57">
        <w:t>Seq</w:t>
      </w:r>
      <w:proofErr w:type="spellEnd"/>
      <w:r w:rsidR="006D4C57">
        <w:t xml:space="preserve"> method, although shares some similarities with highly-remarked methods, stands out by itself with its special advantages, not only provides researcher a new approach for monitoring the systematic </w:t>
      </w:r>
      <w:r w:rsidR="006D4C57">
        <w:lastRenderedPageBreak/>
        <w:t>responses acros</w:t>
      </w:r>
      <w:r w:rsidR="005B07FC">
        <w:t>s multiple conditions, it also avoids unjustified data pre-processing and normalization procedures.</w:t>
      </w:r>
      <w:r w:rsidR="009E1A8C">
        <w:t xml:space="preserve">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lastRenderedPageBreak/>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7BC05D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in </w:t>
      </w:r>
      <w:r w:rsidR="00D755D7">
        <w:t>red</w:t>
      </w:r>
      <w:r w:rsidR="00E8183F">
        <w:t xml:space="preserve">, </w:t>
      </w:r>
      <w:r w:rsidR="00D755D7">
        <w:t xml:space="preserve">group2 </w:t>
      </w:r>
      <w:r w:rsidR="00E8183F">
        <w:t xml:space="preserve">in </w:t>
      </w:r>
      <w:r w:rsidR="00D755D7">
        <w:t>green</w:t>
      </w:r>
      <w:proofErr w:type="gramStart"/>
      <w:r w:rsidR="00E8183F">
        <w:t>;</w:t>
      </w:r>
      <w:proofErr w:type="gramEnd"/>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Pattern 1 had ten gene profiles; pattern 2 had eight gene profiles; pattern 3 had 13 gene profiles; pattern 4 had 19 gene profiles and pattern 5 had four probes.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tificially introduced noises 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r w:rsidR="00A60D62" w:rsidRPr="00730564">
        <w:rPr>
          <w:b/>
        </w:rPr>
        <w:t>]</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lastRenderedPageBreak/>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77777777" w:rsidR="000016D8" w:rsidRPr="00891509" w:rsidRDefault="000016D8" w:rsidP="000016D8">
      <w:pPr>
        <w:spacing w:line="360" w:lineRule="auto"/>
        <w:rPr>
          <w:b/>
        </w:rPr>
      </w:pPr>
      <w:r w:rsidRPr="00891509">
        <w:rPr>
          <w:b/>
        </w:rPr>
        <w:t xml:space="preserve">Comparing against available methods e.g. EPIG,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77777777"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xml:space="preserve">; we also compared the analysis with the EPIG on the TPM normalized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7777777"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lastRenderedPageBreak/>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p>
    <w:p w14:paraId="796976EC" w14:textId="2780CF49" w:rsidR="00891509" w:rsidRPr="001F76BE" w:rsidRDefault="002B574B" w:rsidP="002B574B">
      <w:pPr>
        <w:spacing w:line="360" w:lineRule="auto"/>
        <w:rPr>
          <w:b/>
        </w:rPr>
      </w:pPr>
      <w:r w:rsidRPr="001F76BE">
        <w:rPr>
          <w:b/>
        </w:rPr>
        <w:t xml:space="preserve">Comparing to </w:t>
      </w:r>
      <w:r w:rsidR="00891509" w:rsidRPr="001F76BE">
        <w:rPr>
          <w:b/>
        </w:rPr>
        <w:t>EPIG</w:t>
      </w:r>
      <w:r w:rsidR="001F76BE">
        <w:rPr>
          <w:b/>
        </w:rPr>
        <w:t xml:space="preserve"> or ORIGEN</w:t>
      </w:r>
      <w:r w:rsidR="00891509" w:rsidRPr="001F76BE">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77777777" w:rsidR="007C5376" w:rsidRDefault="007C5376" w:rsidP="007C5376">
      <w:pPr>
        <w:spacing w:line="360" w:lineRule="auto"/>
        <w:ind w:firstLine="720"/>
      </w:pPr>
      <w:r>
        <w:t xml:space="preserve">Need NMI measurement and biological </w:t>
      </w:r>
      <w:proofErr w:type="spellStart"/>
      <w:r>
        <w:t>retuls</w:t>
      </w:r>
      <w:proofErr w:type="spellEnd"/>
    </w:p>
    <w:p w14:paraId="2D6014D7" w14:textId="77777777" w:rsidR="00074E3C" w:rsidRPr="00D00171" w:rsidRDefault="00074E3C" w:rsidP="00093C99">
      <w:pPr>
        <w:spacing w:line="360" w:lineRule="auto"/>
        <w:rPr>
          <w:b/>
        </w:rPr>
      </w:pPr>
      <w:r w:rsidRPr="00D00171">
        <w:rPr>
          <w:b/>
        </w:rPr>
        <w:t>Discussion</w:t>
      </w: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7F00147F" w14:textId="77777777" w:rsidR="001D10CD" w:rsidRPr="001D10CD" w:rsidRDefault="00AE2D88" w:rsidP="001D10C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1"/>
    </w:p>
    <w:p w14:paraId="411F5B53" w14:textId="77777777" w:rsidR="001D10CD" w:rsidRPr="001D10CD" w:rsidRDefault="001D10CD" w:rsidP="001D10CD">
      <w:pPr>
        <w:spacing w:after="0" w:line="240" w:lineRule="auto"/>
        <w:ind w:left="720" w:hanging="720"/>
        <w:jc w:val="center"/>
        <w:rPr>
          <w:rFonts w:ascii="Calibri" w:hAnsi="Calibri"/>
          <w:noProof/>
        </w:rPr>
      </w:pPr>
      <w:bookmarkStart w:id="2"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2"/>
    </w:p>
    <w:p w14:paraId="6AFF5D7C" w14:textId="77777777" w:rsidR="001D10CD" w:rsidRPr="001D10CD" w:rsidRDefault="001D10CD" w:rsidP="001D10CD">
      <w:pPr>
        <w:spacing w:after="0" w:line="240" w:lineRule="auto"/>
        <w:ind w:left="720" w:hanging="720"/>
        <w:jc w:val="center"/>
        <w:rPr>
          <w:rFonts w:ascii="Calibri" w:hAnsi="Calibri"/>
          <w:noProof/>
        </w:rPr>
      </w:pPr>
      <w:bookmarkStart w:id="3"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3"/>
    </w:p>
    <w:p w14:paraId="61B2522F" w14:textId="77777777" w:rsidR="001D10CD" w:rsidRPr="001D10CD" w:rsidRDefault="001D10CD" w:rsidP="001D10CD">
      <w:pPr>
        <w:spacing w:after="0" w:line="240" w:lineRule="auto"/>
        <w:ind w:left="720" w:hanging="720"/>
        <w:jc w:val="center"/>
        <w:rPr>
          <w:rFonts w:ascii="Calibri" w:hAnsi="Calibri"/>
          <w:noProof/>
        </w:rPr>
      </w:pPr>
      <w:bookmarkStart w:id="4"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4"/>
    </w:p>
    <w:p w14:paraId="1107C3E5" w14:textId="77777777" w:rsidR="001D10CD" w:rsidRPr="001D10CD" w:rsidRDefault="001D10CD" w:rsidP="001D10CD">
      <w:pPr>
        <w:spacing w:after="0" w:line="240" w:lineRule="auto"/>
        <w:ind w:left="720" w:hanging="720"/>
        <w:jc w:val="center"/>
        <w:rPr>
          <w:rFonts w:ascii="Calibri" w:hAnsi="Calibri"/>
          <w:noProof/>
        </w:rPr>
      </w:pPr>
      <w:bookmarkStart w:id="5"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5"/>
    </w:p>
    <w:p w14:paraId="71F2F477" w14:textId="77777777" w:rsidR="001D10CD" w:rsidRPr="001D10CD" w:rsidRDefault="001D10CD" w:rsidP="001D10CD">
      <w:pPr>
        <w:spacing w:after="0" w:line="240" w:lineRule="auto"/>
        <w:ind w:left="720" w:hanging="720"/>
        <w:jc w:val="center"/>
        <w:rPr>
          <w:rFonts w:ascii="Calibri" w:hAnsi="Calibri"/>
          <w:noProof/>
        </w:rPr>
      </w:pPr>
      <w:bookmarkStart w:id="6" w:name="_ENREF_6"/>
      <w:r w:rsidRPr="001D10CD">
        <w:rPr>
          <w:rFonts w:ascii="Calibri" w:hAnsi="Calibri"/>
          <w:noProof/>
        </w:rPr>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6"/>
    </w:p>
    <w:p w14:paraId="109975FD" w14:textId="77777777" w:rsidR="001D10CD" w:rsidRPr="001D10CD" w:rsidRDefault="001D10CD" w:rsidP="001D10CD">
      <w:pPr>
        <w:spacing w:after="0" w:line="240" w:lineRule="auto"/>
        <w:ind w:left="720" w:hanging="720"/>
        <w:jc w:val="center"/>
        <w:rPr>
          <w:rFonts w:ascii="Calibri" w:hAnsi="Calibri"/>
          <w:noProof/>
        </w:rPr>
      </w:pPr>
      <w:bookmarkStart w:id="7" w:name="_ENREF_7"/>
      <w:r w:rsidRPr="001D10CD">
        <w:rPr>
          <w:rFonts w:ascii="Calibri" w:hAnsi="Calibri"/>
          <w:noProof/>
        </w:rPr>
        <w:lastRenderedPageBreak/>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7"/>
    </w:p>
    <w:p w14:paraId="6A502F05" w14:textId="77777777" w:rsidR="001D10CD" w:rsidRPr="001D10CD" w:rsidRDefault="001D10CD" w:rsidP="001D10CD">
      <w:pPr>
        <w:spacing w:line="240" w:lineRule="auto"/>
        <w:ind w:left="720" w:hanging="720"/>
        <w:jc w:val="center"/>
        <w:rPr>
          <w:rFonts w:ascii="Calibri" w:hAnsi="Calibri"/>
          <w:noProof/>
        </w:rPr>
      </w:pPr>
      <w:bookmarkStart w:id="8"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8"/>
    </w:p>
    <w:p w14:paraId="2128B0EE" w14:textId="77777777" w:rsidR="001D10CD" w:rsidRDefault="001D10CD" w:rsidP="001D10CD">
      <w:pPr>
        <w:spacing w:line="240" w:lineRule="auto"/>
        <w:jc w:val="center"/>
        <w:rPr>
          <w:rFonts w:ascii="Calibri" w:hAnsi="Calibri"/>
          <w:noProof/>
        </w:rPr>
      </w:pPr>
    </w:p>
    <w:p w14:paraId="0D41B88D" w14:textId="0C7CABFE" w:rsidR="00FC2CD7" w:rsidRDefault="00AE2D88" w:rsidP="00F7537F">
      <w:pPr>
        <w:rPr>
          <w:color w:val="1F497D"/>
        </w:rPr>
      </w:pPr>
      <w:r>
        <w:fldChar w:fldCharType="end"/>
      </w:r>
    </w:p>
    <w:p w14:paraId="656444A1" w14:textId="77777777"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FF0828A" w14:textId="77777777" w:rsidR="006D4C57" w:rsidRDefault="006D4C57" w:rsidP="00DE16E4">
      <w:pPr>
        <w:spacing w:after="0" w:line="240" w:lineRule="auto"/>
      </w:pPr>
      <w:r>
        <w:separator/>
      </w:r>
    </w:p>
  </w:endnote>
  <w:endnote w:type="continuationSeparator" w:id="0">
    <w:p w14:paraId="21686892" w14:textId="77777777" w:rsidR="006D4C57" w:rsidRDefault="006D4C5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40AACE9" w14:textId="77777777" w:rsidR="006D4C57" w:rsidRDefault="006D4C57" w:rsidP="00DE16E4">
      <w:pPr>
        <w:spacing w:after="0" w:line="240" w:lineRule="auto"/>
      </w:pPr>
      <w:r>
        <w:separator/>
      </w:r>
    </w:p>
  </w:footnote>
  <w:footnote w:type="continuationSeparator" w:id="0">
    <w:p w14:paraId="46D72539" w14:textId="77777777" w:rsidR="006D4C57" w:rsidRDefault="006D4C57" w:rsidP="00DE16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16D8"/>
    <w:rsid w:val="00002B2D"/>
    <w:rsid w:val="00005322"/>
    <w:rsid w:val="0000652D"/>
    <w:rsid w:val="0001398A"/>
    <w:rsid w:val="000158F6"/>
    <w:rsid w:val="000237FD"/>
    <w:rsid w:val="00042ACE"/>
    <w:rsid w:val="00042D59"/>
    <w:rsid w:val="0004338C"/>
    <w:rsid w:val="000520E5"/>
    <w:rsid w:val="0005252A"/>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21FB"/>
    <w:rsid w:val="00104DB3"/>
    <w:rsid w:val="001202E5"/>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A0A57"/>
    <w:rsid w:val="003A58EE"/>
    <w:rsid w:val="003A7041"/>
    <w:rsid w:val="003B0750"/>
    <w:rsid w:val="003B09A5"/>
    <w:rsid w:val="003C5C99"/>
    <w:rsid w:val="003C736E"/>
    <w:rsid w:val="003D17F8"/>
    <w:rsid w:val="00401396"/>
    <w:rsid w:val="00443FEA"/>
    <w:rsid w:val="004473D5"/>
    <w:rsid w:val="00454182"/>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52E71"/>
    <w:rsid w:val="00A60D62"/>
    <w:rsid w:val="00A62746"/>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31EEE"/>
    <w:rsid w:val="00D34EC7"/>
    <w:rsid w:val="00D35FB7"/>
    <w:rsid w:val="00D51750"/>
    <w:rsid w:val="00D52BC6"/>
    <w:rsid w:val="00D55E87"/>
    <w:rsid w:val="00D755D7"/>
    <w:rsid w:val="00D834E7"/>
    <w:rsid w:val="00D87286"/>
    <w:rsid w:val="00D879D0"/>
    <w:rsid w:val="00D95065"/>
    <w:rsid w:val="00DA3337"/>
    <w:rsid w:val="00DA7DD9"/>
    <w:rsid w:val="00DB722E"/>
    <w:rsid w:val="00DC362E"/>
    <w:rsid w:val="00DC6EF4"/>
    <w:rsid w:val="00DE16E4"/>
    <w:rsid w:val="00DE249A"/>
    <w:rsid w:val="00DF03B9"/>
    <w:rsid w:val="00DF0DE4"/>
    <w:rsid w:val="00DF41A3"/>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9"/>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4" Type="http://schemas.openxmlformats.org/officeDocument/2006/relationships/image" Target="media/image4.wmf"/><Relationship Id="rId15" Type="http://schemas.openxmlformats.org/officeDocument/2006/relationships/image" Target="media/image5.wmf"/><Relationship Id="rId16" Type="http://schemas.openxmlformats.org/officeDocument/2006/relationships/image" Target="media/image6.wmf"/><Relationship Id="rId17" Type="http://schemas.openxmlformats.org/officeDocument/2006/relationships/image" Target="media/image7.wmf"/><Relationship Id="rId18" Type="http://schemas.openxmlformats.org/officeDocument/2006/relationships/image" Target="media/image8.wmf"/><Relationship Id="rId19" Type="http://schemas.openxmlformats.org/officeDocument/2006/relationships/image" Target="media/image9.wmf"/><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40.wmf"/><Relationship Id="rId51" Type="http://schemas.openxmlformats.org/officeDocument/2006/relationships/image" Target="media/image41.wmf"/><Relationship Id="rId52" Type="http://schemas.openxmlformats.org/officeDocument/2006/relationships/image" Target="media/image42.wmf"/><Relationship Id="rId53" Type="http://schemas.openxmlformats.org/officeDocument/2006/relationships/image" Target="media/image43.wmf"/><Relationship Id="rId54" Type="http://schemas.openxmlformats.org/officeDocument/2006/relationships/image" Target="media/image44.wmf"/><Relationship Id="rId55" Type="http://schemas.openxmlformats.org/officeDocument/2006/relationships/image" Target="media/image45.wmf"/><Relationship Id="rId56" Type="http://schemas.openxmlformats.org/officeDocument/2006/relationships/image" Target="media/image46.wmf"/><Relationship Id="rId57" Type="http://schemas.openxmlformats.org/officeDocument/2006/relationships/image" Target="media/image47.wmf"/><Relationship Id="rId58" Type="http://schemas.openxmlformats.org/officeDocument/2006/relationships/image" Target="media/image48.wmf"/><Relationship Id="rId59" Type="http://schemas.openxmlformats.org/officeDocument/2006/relationships/image" Target="media/image49.wmf"/><Relationship Id="rId40" Type="http://schemas.openxmlformats.org/officeDocument/2006/relationships/image" Target="media/image30.wmf"/><Relationship Id="rId41" Type="http://schemas.openxmlformats.org/officeDocument/2006/relationships/image" Target="media/image31.wmf"/><Relationship Id="rId42" Type="http://schemas.openxmlformats.org/officeDocument/2006/relationships/image" Target="media/image32.wmf"/><Relationship Id="rId43" Type="http://schemas.openxmlformats.org/officeDocument/2006/relationships/image" Target="media/image33.wmf"/><Relationship Id="rId44" Type="http://schemas.openxmlformats.org/officeDocument/2006/relationships/image" Target="media/image34.wmf"/><Relationship Id="rId45" Type="http://schemas.openxmlformats.org/officeDocument/2006/relationships/image" Target="media/image35.wmf"/><Relationship Id="rId46" Type="http://schemas.openxmlformats.org/officeDocument/2006/relationships/image" Target="media/image36.wmf"/><Relationship Id="rId47" Type="http://schemas.openxmlformats.org/officeDocument/2006/relationships/image" Target="media/image37.wmf"/><Relationship Id="rId48" Type="http://schemas.openxmlformats.org/officeDocument/2006/relationships/image" Target="media/image38.wmf"/><Relationship Id="rId49" Type="http://schemas.openxmlformats.org/officeDocument/2006/relationships/image" Target="media/image39.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tcga-data.nci.nih.gov/tcga/dataAccessMatrix.htm" TargetMode="External"/><Relationship Id="rId30" Type="http://schemas.openxmlformats.org/officeDocument/2006/relationships/image" Target="media/image20.wmf"/><Relationship Id="rId31" Type="http://schemas.openxmlformats.org/officeDocument/2006/relationships/image" Target="media/image21.wmf"/><Relationship Id="rId32" Type="http://schemas.openxmlformats.org/officeDocument/2006/relationships/image" Target="media/image22.wmf"/><Relationship Id="rId33" Type="http://schemas.openxmlformats.org/officeDocument/2006/relationships/image" Target="media/image23.wmf"/><Relationship Id="rId34" Type="http://schemas.openxmlformats.org/officeDocument/2006/relationships/image" Target="media/image24.wmf"/><Relationship Id="rId35" Type="http://schemas.openxmlformats.org/officeDocument/2006/relationships/image" Target="media/image25.wmf"/><Relationship Id="rId36" Type="http://schemas.openxmlformats.org/officeDocument/2006/relationships/image" Target="media/image26.wmf"/><Relationship Id="rId37" Type="http://schemas.openxmlformats.org/officeDocument/2006/relationships/image" Target="media/image27.wmf"/><Relationship Id="rId38" Type="http://schemas.openxmlformats.org/officeDocument/2006/relationships/image" Target="media/image28.wmf"/><Relationship Id="rId39" Type="http://schemas.openxmlformats.org/officeDocument/2006/relationships/image" Target="media/image29.wmf"/><Relationship Id="rId20" Type="http://schemas.openxmlformats.org/officeDocument/2006/relationships/image" Target="media/image10.wmf"/><Relationship Id="rId21" Type="http://schemas.openxmlformats.org/officeDocument/2006/relationships/image" Target="media/image11.wmf"/><Relationship Id="rId22" Type="http://schemas.openxmlformats.org/officeDocument/2006/relationships/image" Target="media/image12.wmf"/><Relationship Id="rId23" Type="http://schemas.openxmlformats.org/officeDocument/2006/relationships/image" Target="media/image13.wmf"/><Relationship Id="rId24"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wmf"/><Relationship Id="rId27" Type="http://schemas.openxmlformats.org/officeDocument/2006/relationships/image" Target="media/image17.wmf"/><Relationship Id="rId28" Type="http://schemas.openxmlformats.org/officeDocument/2006/relationships/image" Target="media/image18.wmf"/><Relationship Id="rId29" Type="http://schemas.openxmlformats.org/officeDocument/2006/relationships/image" Target="media/image19.wmf"/><Relationship Id="rId60" Type="http://schemas.openxmlformats.org/officeDocument/2006/relationships/image" Target="media/image50.wmf"/><Relationship Id="rId61" Type="http://schemas.openxmlformats.org/officeDocument/2006/relationships/image" Target="media/image51.wmf"/><Relationship Id="rId62" Type="http://schemas.openxmlformats.org/officeDocument/2006/relationships/image" Target="media/image52.wmf"/><Relationship Id="rId10" Type="http://schemas.openxmlformats.org/officeDocument/2006/relationships/hyperlink" Target="https://seqware.github.io/" TargetMode="External"/><Relationship Id="rId11" Type="http://schemas.openxmlformats.org/officeDocument/2006/relationships/image" Target="media/image1.wmf"/><Relationship Id="rId12"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B7A482-CBA0-F949-BD41-D7B55373F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6</Pages>
  <Words>5509</Words>
  <Characters>31402</Characters>
  <Application>Microsoft Macintosh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6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Jianying Li</cp:lastModifiedBy>
  <cp:revision>20</cp:revision>
  <cp:lastPrinted>2014-10-03T15:09:00Z</cp:lastPrinted>
  <dcterms:created xsi:type="dcterms:W3CDTF">2014-10-23T13:32:00Z</dcterms:created>
  <dcterms:modified xsi:type="dcterms:W3CDTF">2014-10-24T01:46:00Z</dcterms:modified>
</cp:coreProperties>
</file>